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74E30F0" w:rsidR="002D0B09" w:rsidRDefault="002D0B09" w:rsidP="004D05B7">
      <w:pPr>
        <w:pStyle w:val="Heading1"/>
      </w:pPr>
      <w:r>
        <w:t xml:space="preserve">Model </w:t>
      </w:r>
      <w:r w:rsidR="004D7C29">
        <w:t>Guid</w:t>
      </w:r>
      <w:r w:rsidR="0018334F">
        <w:t>e</w:t>
      </w:r>
    </w:p>
    <w:p w14:paraId="7F0E612F" w14:textId="2530ACB9" w:rsidR="00711BCA" w:rsidRPr="002C0389" w:rsidRDefault="002D0B09" w:rsidP="0018334F">
      <w:pPr>
        <w:pStyle w:val="Heading2"/>
      </w:pPr>
      <w:r>
        <w:t xml:space="preserve">Flex Accounting </w:t>
      </w:r>
      <w:r w:rsidR="00A869B4">
        <w:t>in</w:t>
      </w:r>
      <w:r>
        <w:t xml:space="preserve">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9B8B78D" w:rsidR="008C1CDE" w:rsidRDefault="00A869B4" w:rsidP="002C0389">
      <w:pPr>
        <w:jc w:val="center"/>
      </w:pPr>
      <w:r>
        <w:t>April 5</w:t>
      </w:r>
      <w:r w:rsidR="00F40D61">
        <w:t>, 202</w:t>
      </w:r>
      <w:r>
        <w:t>2</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280677CD" w:rsidR="001F2855" w:rsidRDefault="00F40D61" w:rsidP="00305979">
      <w:r>
        <w:t xml:space="preserve">This document supports participants to use the </w:t>
      </w:r>
      <w:r w:rsidR="00A869B4">
        <w:t>Google Sheet</w:t>
      </w:r>
      <w:r w:rsidR="001F2855">
        <w:t xml:space="preserve"> model</w:t>
      </w:r>
      <w:r>
        <w:t xml:space="preserve"> </w:t>
      </w:r>
      <w:r w:rsidR="00A869B4">
        <w:t>of flex accounts in</w:t>
      </w:r>
      <w:r>
        <w:t xml:space="preserve">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A869B4">
        <w:t>P</w:t>
      </w:r>
      <w:r>
        <w:t xml:space="preserve">articipants connect to the same </w:t>
      </w:r>
      <w:r w:rsidR="00A869B4">
        <w:t>Google Sheet (</w:t>
      </w:r>
      <w:r>
        <w:t>cloud</w:t>
      </w:r>
      <w:r w:rsidR="00A869B4">
        <w:t>)</w:t>
      </w:r>
      <w:r>
        <w:t xml:space="preserve">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3F8773F0" w:rsidR="00C74261" w:rsidRDefault="001558F4" w:rsidP="00C3660E">
      <w:r>
        <w:t xml:space="preserve">Follow the </w:t>
      </w:r>
      <w:r w:rsidR="009E273A">
        <w:t>setup and plan i</w:t>
      </w:r>
      <w:r w:rsidR="00C74261">
        <w:t xml:space="preserve">nstructions </w:t>
      </w:r>
      <w:r w:rsidR="009E273A">
        <w:t>(</w:t>
      </w:r>
      <w:r w:rsidR="00C74261">
        <w:t>Box 1</w:t>
      </w:r>
      <w:r w:rsidR="009E273A">
        <w:t>)</w:t>
      </w:r>
      <w:r w:rsidR="00C74261">
        <w:t>.</w:t>
      </w:r>
      <w:r w:rsidR="00C3660E">
        <w:t xml:space="preserve"> </w:t>
      </w:r>
      <w:r w:rsidR="00C74261">
        <w:t>The rest of the document provides guidance on the steps to play.</w:t>
      </w:r>
    </w:p>
    <w:p w14:paraId="090A3017" w14:textId="7F9A453B" w:rsidR="003526A5" w:rsidRDefault="009E273A" w:rsidP="00141429">
      <w:pPr>
        <w:ind w:left="720"/>
      </w:pPr>
      <w:r>
        <w:rPr>
          <w:noProof/>
        </w:rPr>
        <w:drawing>
          <wp:inline distT="0" distB="0" distL="0" distR="0" wp14:anchorId="5AB460C8" wp14:editId="0204721C">
            <wp:extent cx="5105400" cy="63633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6363335"/>
                    </a:xfrm>
                    <a:prstGeom prst="rect">
                      <a:avLst/>
                    </a:prstGeom>
                    <a:noFill/>
                  </pic:spPr>
                </pic:pic>
              </a:graphicData>
            </a:graphic>
          </wp:inline>
        </w:drawing>
      </w:r>
    </w:p>
    <w:p w14:paraId="66052AAB" w14:textId="182B7ADC" w:rsidR="00AC2752" w:rsidRDefault="00AC2752" w:rsidP="00AC2752">
      <w:pPr>
        <w:pStyle w:val="Heading2"/>
      </w:pPr>
      <w:r>
        <w:lastRenderedPageBreak/>
        <w:t>Types of Use</w:t>
      </w:r>
    </w:p>
    <w:p w14:paraId="5715124D" w14:textId="1F7052A0" w:rsidR="00AC2752" w:rsidRDefault="00AC2752">
      <w:r>
        <w:t>The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451034A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19443B95" w14:textId="4BB3EE14" w:rsidR="00321950" w:rsidRPr="00321950" w:rsidRDefault="00321950" w:rsidP="00321950">
      <w:pPr>
        <w:rPr>
          <w:b/>
          <w:bCs/>
        </w:rPr>
      </w:pPr>
      <w:r w:rsidRPr="00321950">
        <w:rPr>
          <w:b/>
          <w:bCs/>
        </w:rPr>
        <w:t>Maps of party areas</w:t>
      </w:r>
    </w:p>
    <w:p w14:paraId="69AE8656" w14:textId="27F0212B" w:rsidR="00321950" w:rsidRPr="00321950" w:rsidRDefault="00A869B4"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A869B4"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6D18348E"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749B85F1" w:rsidR="00A364EF" w:rsidRDefault="0033250D" w:rsidP="00305979">
      <w:r>
        <w:t>Including</w:t>
      </w:r>
      <w:r w:rsidR="00A364EF">
        <w:t xml:space="preserve"> First Nations </w:t>
      </w:r>
      <w:r>
        <w:t>with</w:t>
      </w:r>
      <w:r w:rsidR="00A364EF">
        <w:t xml:space="preserve"> a separate account</w:t>
      </w:r>
      <w:r>
        <w:t xml:space="preserve"> differs from current operations where First Nation’s water rights are typically managed under state systems — often with a time immortal water right — and First Nations cannot trade water across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lastRenderedPageBreak/>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lastRenderedPageBreak/>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4A9A42C8"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3197699" w:rsidR="00173D55" w:rsidRDefault="00173D55" w:rsidP="00173D55">
      <w:r>
        <w:t xml:space="preserve">Alternatively, </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2B08AF4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2D17C830"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2C7B5D3B"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among parties (year 1 only)</w:t>
      </w:r>
    </w:p>
    <w:p w14:paraId="412BDCAB" w14:textId="61F9B270" w:rsidR="00724980" w:rsidRDefault="00724980" w:rsidP="00724980">
      <w:r>
        <w:t>Split the starting combined reservoir storage (</w:t>
      </w:r>
      <w:r w:rsidR="0077198F">
        <w:t>Figure 6</w:t>
      </w:r>
      <w:r>
        <w:t>)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6EAF857B"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2B2E400" w:rsidR="00717C95" w:rsidRDefault="001003A8" w:rsidP="002763F7">
      <w:pPr>
        <w:rPr>
          <w:b/>
          <w:bCs/>
        </w:rPr>
      </w:pPr>
      <w:bookmarkStart w:id="15"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396"/>
        <w:gridCol w:w="6536"/>
        <w:gridCol w:w="2418"/>
      </w:tblGrid>
      <w:tr w:rsidR="00E302CC" w14:paraId="7C058BCE" w14:textId="77777777" w:rsidTr="000102E5">
        <w:tc>
          <w:tcPr>
            <w:tcW w:w="6932" w:type="dxa"/>
            <w:gridSpan w:val="2"/>
            <w:tcBorders>
              <w:bottom w:val="single" w:sz="4" w:space="0" w:color="auto"/>
            </w:tcBorders>
            <w:shd w:val="clear" w:color="auto" w:fill="DEEAF6" w:themeFill="accent5" w:themeFillTint="33"/>
          </w:tcPr>
          <w:p w14:paraId="674778A7" w14:textId="3BC65187" w:rsidR="00E302CC" w:rsidRDefault="00E302CC" w:rsidP="002763F7">
            <w:pPr>
              <w:rPr>
                <w:b/>
                <w:bCs/>
              </w:rPr>
            </w:pPr>
            <w:r>
              <w:rPr>
                <w:b/>
                <w:bCs/>
              </w:rPr>
              <w:t>Step</w:t>
            </w:r>
          </w:p>
        </w:tc>
        <w:tc>
          <w:tcPr>
            <w:tcW w:w="2418" w:type="dxa"/>
            <w:shd w:val="clear" w:color="auto" w:fill="DEEAF6" w:themeFill="accent5" w:themeFillTint="33"/>
          </w:tcPr>
          <w:p w14:paraId="3BEC870B" w14:textId="4852A79D" w:rsidR="00E302CC" w:rsidRDefault="00E302CC" w:rsidP="002763F7">
            <w:pPr>
              <w:rPr>
                <w:b/>
                <w:bCs/>
              </w:rPr>
            </w:pPr>
            <w:r>
              <w:rPr>
                <w:b/>
                <w:bCs/>
              </w:rPr>
              <w:t>Existing Operations</w:t>
            </w:r>
          </w:p>
        </w:tc>
      </w:tr>
      <w:tr w:rsidR="00E302CC" w14:paraId="35EAFAF8" w14:textId="77777777" w:rsidTr="000102E5">
        <w:tc>
          <w:tcPr>
            <w:tcW w:w="396" w:type="dxa"/>
            <w:tcBorders>
              <w:right w:val="nil"/>
            </w:tcBorders>
          </w:tcPr>
          <w:p w14:paraId="7BD163BB" w14:textId="3C632EA4" w:rsidR="00E302CC" w:rsidRPr="00E302CC" w:rsidRDefault="00E302CC" w:rsidP="002763F7">
            <w:r w:rsidRPr="00E302CC">
              <w:t>1.</w:t>
            </w:r>
          </w:p>
        </w:tc>
        <w:tc>
          <w:tcPr>
            <w:tcW w:w="6536" w:type="dxa"/>
            <w:tcBorders>
              <w:left w:val="nil"/>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w:t>
            </w:r>
            <w:r>
              <w:t xml:space="preserve">This assignment keeps the </w:t>
            </w:r>
            <w:r>
              <w:t>shared, reserve</w:t>
            </w:r>
            <w:r>
              <w:t xml:space="p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E302CC" w14:paraId="49445371" w14:textId="77777777" w:rsidTr="000102E5">
        <w:tc>
          <w:tcPr>
            <w:tcW w:w="396" w:type="dxa"/>
            <w:tcBorders>
              <w:right w:val="nil"/>
            </w:tcBorders>
          </w:tcPr>
          <w:p w14:paraId="12AAC501" w14:textId="785CECB3" w:rsidR="00E302CC" w:rsidRPr="00E302CC" w:rsidRDefault="00E302CC" w:rsidP="002763F7">
            <w:r w:rsidRPr="00E302CC">
              <w:t>2.</w:t>
            </w:r>
          </w:p>
        </w:tc>
        <w:tc>
          <w:tcPr>
            <w:tcW w:w="6536" w:type="dxa"/>
            <w:tcBorders>
              <w:left w:val="nil"/>
            </w:tcBorders>
          </w:tcPr>
          <w:p w14:paraId="3C5460B9" w14:textId="6260B9B1" w:rsidR="00E302CC" w:rsidRPr="00E302CC" w:rsidRDefault="00E302CC" w:rsidP="002763F7">
            <w:r>
              <w:t xml:space="preserve">Assign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w:t>
            </w:r>
            <w:r w:rsidRPr="00E302CC">
              <w:rPr>
                <w:i/>
                <w:iCs/>
              </w:rPr>
              <w:t>mandatory conservation minus carriage loss</w:t>
            </w:r>
            <w:r>
              <w:t xml:space="preserve">.  </w:t>
            </w:r>
            <w:r>
              <w:t>Mandatory conservation volumes increase as Lake Mead level’s decreases (see Section 3C). Carriage loss is Mexico’s share of Havasu/Parker Evaporation and Evapotranspiration (1.5/8.7 = 17.2%)</w:t>
            </w:r>
          </w:p>
        </w:tc>
        <w:tc>
          <w:tcPr>
            <w:tcW w:w="2418" w:type="dxa"/>
          </w:tcPr>
          <w:p w14:paraId="0C0F7D3D" w14:textId="7E1A5037" w:rsidR="00E302CC" w:rsidRPr="00E302CC" w:rsidRDefault="00E302CC" w:rsidP="002763F7">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E302CC" w14:paraId="14A1D265" w14:textId="77777777" w:rsidTr="000102E5">
        <w:tc>
          <w:tcPr>
            <w:tcW w:w="396" w:type="dxa"/>
            <w:tcBorders>
              <w:right w:val="nil"/>
            </w:tcBorders>
          </w:tcPr>
          <w:p w14:paraId="5D41FE6D" w14:textId="0E75BA30" w:rsidR="00E302CC" w:rsidRPr="00E302CC" w:rsidRDefault="00E302CC" w:rsidP="002763F7">
            <w:r w:rsidRPr="00E302CC">
              <w:t>3.</w:t>
            </w:r>
          </w:p>
        </w:tc>
        <w:tc>
          <w:tcPr>
            <w:tcW w:w="6536" w:type="dxa"/>
            <w:tcBorders>
              <w:left w:val="nil"/>
            </w:tcBorders>
          </w:tcPr>
          <w:p w14:paraId="47CA7669" w14:textId="6A3850AD" w:rsidR="00E302CC" w:rsidRPr="00E302CC" w:rsidRDefault="00E302CC" w:rsidP="002763F7">
            <w:r>
              <w:t xml:space="preserve">Assign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w:t>
            </w:r>
            <w:r>
              <w:t>of inflow. This volume is</w:t>
            </w:r>
            <w:r>
              <w:t xml:space="preserve"> 67% of the 9-year, 0.21 </w:t>
            </w:r>
            <w:proofErr w:type="spellStart"/>
            <w:r>
              <w:t>maf</w:t>
            </w:r>
            <w:proofErr w:type="spellEnd"/>
            <w:r>
              <w:t xml:space="preserve"> volume pledged by the U.S. and Mexico.</w:t>
            </w:r>
          </w:p>
        </w:tc>
        <w:tc>
          <w:tcPr>
            <w:tcW w:w="2418" w:type="dxa"/>
          </w:tcPr>
          <w:p w14:paraId="3D2D79AE" w14:textId="6D0B0111" w:rsidR="00E302CC" w:rsidRPr="00E302CC" w:rsidRDefault="00E302CC" w:rsidP="002763F7">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E302CC" w14:paraId="6BC00B94" w14:textId="77777777" w:rsidTr="000102E5">
        <w:tc>
          <w:tcPr>
            <w:tcW w:w="396" w:type="dxa"/>
            <w:tcBorders>
              <w:right w:val="nil"/>
            </w:tcBorders>
          </w:tcPr>
          <w:p w14:paraId="66586100" w14:textId="64DF8C3E" w:rsidR="00E302CC" w:rsidRPr="00E302CC" w:rsidRDefault="000102E5" w:rsidP="002763F7">
            <w:r>
              <w:t>4.</w:t>
            </w:r>
          </w:p>
        </w:tc>
        <w:tc>
          <w:tcPr>
            <w:tcW w:w="6536" w:type="dxa"/>
            <w:tcBorders>
              <w:left w:val="nil"/>
            </w:tcBorders>
          </w:tcPr>
          <w:p w14:paraId="678E254C" w14:textId="593290DA" w:rsidR="00E302CC" w:rsidRDefault="000102E5" w:rsidP="002763F7">
            <w:r>
              <w:t xml:space="preserve">Assign </w:t>
            </w:r>
            <w:r w:rsidRPr="000102E5">
              <w:rPr>
                <w:b/>
                <w:bCs/>
              </w:rPr>
              <w:t>First Nations</w:t>
            </w:r>
            <w:r>
              <w:t xml:space="preserve"> the next </w:t>
            </w:r>
            <w:r w:rsidRPr="000102E5">
              <w:rPr>
                <w:i/>
                <w:iCs/>
              </w:rPr>
              <w:t>2.01</w:t>
            </w:r>
            <w:r w:rsidRPr="000102E5">
              <w:rPr>
                <w:i/>
                <w:iCs/>
              </w:rPr>
              <w:t xml:space="preserve"> </w:t>
            </w:r>
            <w:proofErr w:type="spellStart"/>
            <w:r w:rsidRPr="000102E5">
              <w:rPr>
                <w:i/>
                <w:iCs/>
              </w:rPr>
              <w:t>maf</w:t>
            </w:r>
            <w:proofErr w:type="spellEnd"/>
            <w:r>
              <w:t xml:space="preserve"> of inflow </w:t>
            </w:r>
            <w:r w:rsidRPr="000102E5">
              <w:rPr>
                <w:i/>
                <w:iCs/>
              </w:rPr>
              <w:t>minus Lower Basin carriage loss</w:t>
            </w:r>
            <w:r>
              <w:t xml:space="preserve">. 2.01 </w:t>
            </w:r>
            <w:proofErr w:type="spellStart"/>
            <w:r>
              <w:t>maf</w:t>
            </w:r>
            <w:proofErr w:type="spellEnd"/>
            <w:r>
              <w:t xml:space="preserve"> is</w:t>
            </w:r>
            <w:r>
              <w:t xml:space="preserve"> </w:t>
            </w:r>
            <w:r w:rsidRPr="00E21D47">
              <w:t>1</w:t>
            </w:r>
            <w:r>
              <w:t>.</w:t>
            </w:r>
            <w:r w:rsidRPr="00E21D47">
              <w:t>06</w:t>
            </w:r>
            <w:r>
              <w:t xml:space="preserve"> </w:t>
            </w:r>
            <w:r>
              <w:t>plus</w:t>
            </w:r>
            <w:r>
              <w:t xml:space="preserve"> 0.952 </w:t>
            </w:r>
            <w:proofErr w:type="spellStart"/>
            <w:r>
              <w:t>maf</w:t>
            </w:r>
            <w:proofErr w:type="spellEnd"/>
            <w:r>
              <w:t xml:space="preserve"> in the Upper and Lower Basins. Excludes claimed amounts. Lower Basin carriage loss is share of Havasu/Parker Evaporation and ET in the Lower Basin (0.95/8.7 = 11%).</w:t>
            </w:r>
          </w:p>
        </w:tc>
        <w:tc>
          <w:tcPr>
            <w:tcW w:w="2418" w:type="dxa"/>
          </w:tcPr>
          <w:p w14:paraId="5339CED1" w14:textId="539401AF" w:rsidR="00E302CC" w:rsidRDefault="000102E5" w:rsidP="002763F7">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E302CC" w14:paraId="68A78E51" w14:textId="77777777" w:rsidTr="000102E5">
        <w:tc>
          <w:tcPr>
            <w:tcW w:w="396" w:type="dxa"/>
            <w:tcBorders>
              <w:right w:val="nil"/>
            </w:tcBorders>
          </w:tcPr>
          <w:p w14:paraId="25E03AF2" w14:textId="02D44F71" w:rsidR="00E302CC" w:rsidRPr="00E302CC" w:rsidRDefault="000102E5" w:rsidP="002763F7">
            <w:r>
              <w:t>5.</w:t>
            </w:r>
          </w:p>
        </w:tc>
        <w:tc>
          <w:tcPr>
            <w:tcW w:w="6536" w:type="dxa"/>
            <w:tcBorders>
              <w:left w:val="nil"/>
            </w:tcBorders>
          </w:tcPr>
          <w:p w14:paraId="26421468" w14:textId="0E9E77C7" w:rsidR="00E302CC" w:rsidRPr="00155098" w:rsidRDefault="000102E5" w:rsidP="002763F7">
            <w:r>
              <w:t xml:space="preserve">Assign the </w:t>
            </w:r>
            <w:r w:rsidRPr="000102E5">
              <w:rPr>
                <w:b/>
                <w:bCs/>
              </w:rPr>
              <w:t>Lower Basin</w:t>
            </w:r>
            <w:r>
              <w:t xml:space="preserve"> </w:t>
            </w:r>
            <w:r>
              <w:rPr>
                <w:i/>
                <w:iCs/>
              </w:rPr>
              <w:t xml:space="preserve">6.55 </w:t>
            </w:r>
            <w:proofErr w:type="spellStart"/>
            <w:r>
              <w:rPr>
                <w:i/>
                <w:iCs/>
              </w:rPr>
              <w:t>maf</w:t>
            </w:r>
            <w:proofErr w:type="spellEnd"/>
            <w:r>
              <w:rPr>
                <w:i/>
                <w:iCs/>
              </w:rPr>
              <w:t xml:space="preserve"> minus share of Havasu/Parker Evaporation and ET</w:t>
            </w:r>
            <w:r w:rsidR="00155098">
              <w:rPr>
                <w:i/>
                <w:iCs/>
              </w:rPr>
              <w:t xml:space="preserve"> </w:t>
            </w:r>
            <w:r w:rsidR="00155098">
              <w:t>(</w:t>
            </w:r>
            <w:r w:rsidR="00155098">
              <w:t>6.55</w:t>
            </w:r>
            <w:r w:rsidR="00155098">
              <w:t>/8.7 = 75.3%)</w:t>
            </w:r>
            <w:r>
              <w:rPr>
                <w:i/>
                <w:iCs/>
              </w:rPr>
              <w:t xml:space="preserve">. </w:t>
            </w:r>
            <w:r w:rsidR="00155098" w:rsidRPr="00155098">
              <w:t xml:space="preserve">6.55 </w:t>
            </w:r>
            <w:proofErr w:type="spellStart"/>
            <w:r w:rsidR="00155098" w:rsidRPr="00155098">
              <w:t>maf</w:t>
            </w:r>
            <w:proofErr w:type="spellEnd"/>
            <w:r w:rsidR="00155098" w:rsidRPr="00155098">
              <w:t xml:space="preserve"> is </w:t>
            </w:r>
            <w:r w:rsidRPr="00155098">
              <w:t xml:space="preserve">7.5 </w:t>
            </w:r>
            <w:proofErr w:type="spellStart"/>
            <w:r w:rsidRPr="00155098">
              <w:t>maf</w:t>
            </w:r>
            <w:proofErr w:type="spellEnd"/>
            <w:r w:rsidRPr="00155098">
              <w:t xml:space="preserve"> </w:t>
            </w:r>
            <w:r w:rsidR="00155098" w:rsidRPr="00155098">
              <w:t xml:space="preserve">Compact allotment </w:t>
            </w:r>
            <w:r w:rsidRPr="00155098">
              <w:t xml:space="preserve">minus </w:t>
            </w:r>
            <w:r w:rsidRPr="00155098">
              <w:t xml:space="preserve">0.952 </w:t>
            </w:r>
            <w:proofErr w:type="spellStart"/>
            <w:r w:rsidRPr="00155098">
              <w:t>maf</w:t>
            </w:r>
            <w:proofErr w:type="spellEnd"/>
            <w:r w:rsidRPr="00155098">
              <w:t xml:space="preserve"> of First Nations in the Lower Basin</w:t>
            </w:r>
            <w:r w:rsidR="00155098" w:rsidRPr="00155098">
              <w:t>.</w:t>
            </w:r>
          </w:p>
        </w:tc>
        <w:tc>
          <w:tcPr>
            <w:tcW w:w="2418" w:type="dxa"/>
          </w:tcPr>
          <w:p w14:paraId="50159FFD" w14:textId="04D590FB" w:rsidR="00E302CC" w:rsidRDefault="000102E5" w:rsidP="002763F7">
            <w:r>
              <w:t>1922 Compact Article III(d)</w:t>
            </w:r>
          </w:p>
        </w:tc>
      </w:tr>
      <w:tr w:rsidR="00E302CC" w14:paraId="7000B354" w14:textId="77777777" w:rsidTr="000102E5">
        <w:tc>
          <w:tcPr>
            <w:tcW w:w="396" w:type="dxa"/>
            <w:tcBorders>
              <w:right w:val="nil"/>
            </w:tcBorders>
          </w:tcPr>
          <w:p w14:paraId="4DCB4988" w14:textId="3217C582" w:rsidR="00E302CC" w:rsidRPr="00E302CC" w:rsidRDefault="000102E5" w:rsidP="002763F7">
            <w:r>
              <w:t>6.</w:t>
            </w:r>
          </w:p>
        </w:tc>
        <w:tc>
          <w:tcPr>
            <w:tcW w:w="6536" w:type="dxa"/>
            <w:tcBorders>
              <w:left w:val="nil"/>
            </w:tcBorders>
          </w:tcPr>
          <w:p w14:paraId="0AD0CDF6" w14:textId="29945AD7" w:rsidR="00E302CC" w:rsidRDefault="000102E5" w:rsidP="002763F7">
            <w:r>
              <w:t xml:space="preserve">Assign the </w:t>
            </w:r>
            <w:r w:rsidRPr="000102E5">
              <w:rPr>
                <w:b/>
                <w:bCs/>
              </w:rPr>
              <w:t>Upper Basin</w:t>
            </w:r>
            <w:r>
              <w:t xml:space="preserve"> </w:t>
            </w:r>
            <w:r w:rsidRPr="000102E5">
              <w:rPr>
                <w:i/>
                <w:iCs/>
              </w:rPr>
              <w:t xml:space="preserve">1.9 </w:t>
            </w:r>
            <w:proofErr w:type="spellStart"/>
            <w:r w:rsidRPr="000102E5">
              <w:rPr>
                <w:i/>
                <w:iCs/>
              </w:rPr>
              <w:t>maf</w:t>
            </w:r>
            <w:proofErr w:type="spellEnd"/>
            <w:r w:rsidRPr="000102E5">
              <w:rPr>
                <w:i/>
                <w:iCs/>
              </w:rPr>
              <w:t xml:space="preserve"> of p</w:t>
            </w:r>
            <w:r w:rsidRPr="000102E5">
              <w:rPr>
                <w:i/>
                <w:iCs/>
              </w:rPr>
              <w:t>re-compact rights plus a</w:t>
            </w:r>
            <w:r w:rsidR="00155098">
              <w:rPr>
                <w:i/>
                <w:iCs/>
              </w:rPr>
              <w:t>ll</w:t>
            </w:r>
            <w:bookmarkStart w:id="16" w:name="_GoBack"/>
            <w:bookmarkEnd w:id="16"/>
            <w:r w:rsidRPr="000102E5">
              <w:rPr>
                <w:i/>
                <w:iCs/>
              </w:rPr>
              <w:t xml:space="preserve"> remaining</w:t>
            </w:r>
            <w:r>
              <w:t xml:space="preserve"> Lake Powell natural flow.</w:t>
            </w:r>
          </w:p>
        </w:tc>
        <w:tc>
          <w:tcPr>
            <w:tcW w:w="2418" w:type="dxa"/>
          </w:tcPr>
          <w:p w14:paraId="077A0AE5" w14:textId="5EE1A655" w:rsidR="00E302CC" w:rsidRDefault="000102E5" w:rsidP="002763F7">
            <w:r>
              <w:t>1922 Compact Article III(d)</w:t>
            </w:r>
          </w:p>
        </w:tc>
      </w:tr>
    </w:tbl>
    <w:p w14:paraId="23E188E7" w14:textId="1E4DD989" w:rsidR="00E302CC" w:rsidRDefault="00E302CC" w:rsidP="002763F7">
      <w:pPr>
        <w:rPr>
          <w:b/>
          <w:bCs/>
        </w:rPr>
      </w:pPr>
    </w:p>
    <w:p w14:paraId="2B9F23E1" w14:textId="77777777" w:rsidR="00E302CC" w:rsidRPr="002763F7" w:rsidRDefault="00E302CC" w:rsidP="002763F7">
      <w:pPr>
        <w:rPr>
          <w:b/>
          <w:bCs/>
        </w:rPr>
      </w:pPr>
    </w:p>
    <w:bookmarkEnd w:id="15"/>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4ED8407A"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w:t>
      </w:r>
      <w:r w:rsidR="0077198F">
        <w:t>Figure 7</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62CEF832" w:rsidR="004C30DE" w:rsidRPr="002763F7" w:rsidRDefault="0077198F" w:rsidP="002763F7">
      <w:pPr>
        <w:rPr>
          <w:b/>
          <w:bCs/>
        </w:rPr>
      </w:pPr>
      <w:r>
        <w:rPr>
          <w:b/>
          <w:bCs/>
        </w:rPr>
        <w:t>Figure 7</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DF9DA9B"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Table 9. </w:t>
      </w:r>
    </w:p>
    <w:p w14:paraId="4EFD8BA7" w14:textId="670B3A39" w:rsidR="00023A42"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p w14:paraId="34C58409" w14:textId="19E75DD0" w:rsidR="00FE7620" w:rsidRPr="002763F7" w:rsidRDefault="0023738C" w:rsidP="00023A42">
      <w:pPr>
        <w:rPr>
          <w:b/>
          <w:bCs/>
        </w:rPr>
      </w:pPr>
      <w:r w:rsidRPr="0023738C">
        <w:rPr>
          <w:noProof/>
        </w:rPr>
        <w:drawing>
          <wp:inline distT="0" distB="0" distL="0" distR="0" wp14:anchorId="5C06B5C0" wp14:editId="275E01EB">
            <wp:extent cx="3575261" cy="103552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44911" cy="1055700"/>
                    </a:xfrm>
                    <a:prstGeom prst="rect">
                      <a:avLst/>
                    </a:prstGeom>
                  </pic:spPr>
                </pic:pic>
              </a:graphicData>
            </a:graphic>
          </wp:inline>
        </w:drawing>
      </w:r>
    </w:p>
    <w:p w14:paraId="23FC902F" w14:textId="77777777" w:rsidR="00FB16C1" w:rsidRDefault="00FB16C1" w:rsidP="00023A42">
      <w:pPr>
        <w:rPr>
          <w:b/>
          <w:bCs/>
        </w:rPr>
      </w:pPr>
    </w:p>
    <w:p w14:paraId="410C6932" w14:textId="37466E27"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lastRenderedPageBreak/>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2A560F12" w:rsidR="00661F39" w:rsidRDefault="00661F39" w:rsidP="00661F39">
      <w:r>
        <w:t>The dashboard for the shared, reserve account is orange fill – all parties must agree to a purchase or sale</w:t>
      </w:r>
      <w:r w:rsidR="00A94BF4">
        <w:t xml:space="preserve"> (</w:t>
      </w:r>
      <w:r w:rsidR="0077198F">
        <w:t>Figure 8</w:t>
      </w:r>
      <w:r w:rsidR="00A94BF4">
        <w:t>)</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27050" cy="1330374"/>
                    </a:xfrm>
                    <a:prstGeom prst="rect">
                      <a:avLst/>
                    </a:prstGeom>
                    <a:ln>
                      <a:solidFill>
                        <a:schemeClr val="tx1"/>
                      </a:solidFill>
                    </a:ln>
                  </pic:spPr>
                </pic:pic>
              </a:graphicData>
            </a:graphic>
          </wp:inline>
        </w:drawing>
      </w:r>
    </w:p>
    <w:p w14:paraId="2C2F60F7" w14:textId="354AE821" w:rsidR="00A94BF4" w:rsidRPr="002763F7" w:rsidRDefault="0077198F" w:rsidP="002763F7">
      <w:pPr>
        <w:rPr>
          <w:b/>
          <w:bCs/>
        </w:rPr>
      </w:pPr>
      <w:r>
        <w:rPr>
          <w:b/>
          <w:bCs/>
        </w:rPr>
        <w:t>Figure 8</w:t>
      </w:r>
      <w:r w:rsidR="002763F7">
        <w:rPr>
          <w:b/>
          <w:bCs/>
        </w:rPr>
        <w:t xml:space="preserve">.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243878B" w:rsidR="001442E9" w:rsidRDefault="001442E9" w:rsidP="004607E8">
      <w:r>
        <w:t xml:space="preserve">The model uses the elevation-area-volume relationships for the reservoirs to calculate storage level from volume. See the left and right hand side of </w:t>
      </w:r>
      <w:r w:rsidR="0077198F">
        <w:t>Figure 10</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223776B"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77198F">
        <w:t>Figure 12</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24D44F99" w:rsidR="001442E9" w:rsidRDefault="001442E9" w:rsidP="001442E9">
      <w:r>
        <w:t xml:space="preserve">The temperature of water released through the Lake Powell penstocks to generate hydropower. This data is pulled from observations of water temperatur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2C9B3021"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8063842"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058690FF"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77198F">
        <w:t>Figure 9</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77198F">
        <w:t>Figure 10</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77198F">
        <w:t>Figure 10</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4E40931E" w:rsidR="00054E87" w:rsidRPr="005459C0" w:rsidRDefault="0077198F" w:rsidP="005459C0">
      <w:pPr>
        <w:rPr>
          <w:b/>
          <w:bCs/>
        </w:rPr>
      </w:pPr>
      <w:r>
        <w:rPr>
          <w:b/>
          <w:bCs/>
        </w:rPr>
        <w:t>Figure 9</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1E58B3C1" w:rsidR="00054E87" w:rsidRPr="005459C0" w:rsidRDefault="00FE7620" w:rsidP="005459C0">
      <w:pPr>
        <w:rPr>
          <w:b/>
          <w:bCs/>
        </w:rPr>
      </w:pPr>
      <w:r>
        <w:rPr>
          <w:b/>
          <w:bCs/>
        </w:rPr>
        <w:lastRenderedPageBreak/>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52A5E99A" w:rsidR="002012DC" w:rsidRDefault="0077198F" w:rsidP="002012DC">
      <w:pPr>
        <w:pStyle w:val="FigureTitle"/>
      </w:pPr>
      <w:r>
        <w:t>Figure 10</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4124B157"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77198F">
        <w:t>Figure 11</w:t>
      </w:r>
      <w:r w:rsidR="00C8736B">
        <w:t>, red numbers</w:t>
      </w:r>
      <w:r>
        <w:t xml:space="preserve">). </w:t>
      </w:r>
      <w:r w:rsidR="00C8736B">
        <w:t>These volumes are inside the margin of error of the evaporated volumes (</w:t>
      </w:r>
      <w:r w:rsidR="0077198F">
        <w:t>Figure 11</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65A3B19" w:rsidR="00A94BF4" w:rsidRPr="005459C0" w:rsidRDefault="0077198F" w:rsidP="005459C0">
      <w:pPr>
        <w:rPr>
          <w:b/>
          <w:bCs/>
        </w:rPr>
      </w:pPr>
      <w:r>
        <w:rPr>
          <w:b/>
          <w:bCs/>
        </w:rPr>
        <w:t>Figure 11</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55610FCB"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77198F">
        <w:t>Figure 12</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69272" cy="3735417"/>
                    </a:xfrm>
                    <a:prstGeom prst="rect">
                      <a:avLst/>
                    </a:prstGeom>
                  </pic:spPr>
                </pic:pic>
              </a:graphicData>
            </a:graphic>
          </wp:inline>
        </w:drawing>
      </w:r>
    </w:p>
    <w:p w14:paraId="18F7FC01" w14:textId="4852C4CF" w:rsidR="006E4B2B" w:rsidRPr="005459C0" w:rsidRDefault="0077198F" w:rsidP="005459C0">
      <w:pPr>
        <w:rPr>
          <w:b/>
          <w:bCs/>
        </w:rPr>
      </w:pPr>
      <w:r>
        <w:rPr>
          <w:b/>
          <w:bCs/>
        </w:rPr>
        <w:t>Figure 12</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5"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A869B4" w:rsidP="00E82B06">
      <w:pPr>
        <w:numPr>
          <w:ilvl w:val="0"/>
          <w:numId w:val="43"/>
        </w:numPr>
        <w:autoSpaceDE w:val="0"/>
        <w:autoSpaceDN w:val="0"/>
        <w:adjustRightInd w:val="0"/>
        <w:spacing w:after="0" w:line="240" w:lineRule="auto"/>
        <w:rPr>
          <w:rFonts w:ascii="Times-Roman" w:hAnsi="Times-Roman" w:cs="Times-Roman"/>
          <w:b/>
          <w:bCs/>
        </w:rPr>
      </w:pPr>
      <w:hyperlink r:id="rId36"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7"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8"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9"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EBB91ED" w14:textId="5DAE0E12" w:rsidR="00321950" w:rsidRPr="00321950" w:rsidRDefault="00FF5602"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321950" w:rsidRPr="00321950">
        <w:rPr>
          <w:rFonts w:asciiTheme="majorBidi" w:hAnsiTheme="majorBidi" w:cstheme="majorBidi"/>
          <w:sz w:val="24"/>
        </w:rPr>
        <w:t xml:space="preserve">(1922). "Colorado River Compact." </w:t>
      </w:r>
      <w:hyperlink r:id="rId40" w:history="1">
        <w:r w:rsidR="00321950" w:rsidRPr="00321950">
          <w:rPr>
            <w:rStyle w:val="Hyperlink"/>
            <w:rFonts w:asciiTheme="majorBidi" w:hAnsiTheme="majorBidi" w:cstheme="majorBidi"/>
            <w:sz w:val="24"/>
          </w:rPr>
          <w:t>https://www.usbr.gov/lc/region/pao/pdfiles/crcompct.pdf</w:t>
        </w:r>
      </w:hyperlink>
      <w:r w:rsidR="00321950" w:rsidRPr="00321950">
        <w:rPr>
          <w:rFonts w:asciiTheme="majorBidi" w:hAnsiTheme="majorBidi" w:cstheme="majorBidi"/>
          <w:sz w:val="24"/>
        </w:rPr>
        <w:t>. [Accessed on: October 5, 2021].</w:t>
      </w:r>
    </w:p>
    <w:p w14:paraId="222D9913" w14:textId="7777777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Allhands, J. (2021). "It could take at least 500,000 acre-feet of water a year to keep Lake Mead from tanking." </w:t>
      </w:r>
      <w:r w:rsidRPr="00321950">
        <w:rPr>
          <w:rFonts w:asciiTheme="majorBidi" w:hAnsiTheme="majorBidi" w:cstheme="majorBidi"/>
          <w:i/>
          <w:sz w:val="24"/>
        </w:rPr>
        <w:t>Arizona Republic</w:t>
      </w:r>
      <w:r w:rsidRPr="00321950">
        <w:rPr>
          <w:rFonts w:asciiTheme="majorBidi" w:hAnsiTheme="majorBidi" w:cstheme="majorBidi"/>
          <w:sz w:val="24"/>
        </w:rPr>
        <w:t>, November 8, 2021.</w:t>
      </w:r>
    </w:p>
    <w:p w14:paraId="223F0EBD" w14:textId="6B261C84"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Carson, C. A., Stone, C. H., Wilson, F. E., Watson, E. H., and Bishop, L. C. (1948). "Upper Colorado River Basin Compact." U.S. Bureau of Reclamation. </w:t>
      </w:r>
      <w:hyperlink r:id="rId41" w:history="1">
        <w:r w:rsidRPr="00321950">
          <w:rPr>
            <w:rStyle w:val="Hyperlink"/>
            <w:rFonts w:asciiTheme="majorBidi" w:hAnsiTheme="majorBidi" w:cstheme="majorBidi"/>
            <w:sz w:val="24"/>
          </w:rPr>
          <w:t>https://www.usbr.gov/lc/region/g1000/pdfiles/ucbsnact.pdf</w:t>
        </w:r>
      </w:hyperlink>
      <w:r w:rsidRPr="00321950">
        <w:rPr>
          <w:rFonts w:asciiTheme="majorBidi" w:hAnsiTheme="majorBidi" w:cstheme="majorBidi"/>
          <w:sz w:val="24"/>
        </w:rPr>
        <w:t>. [Accessed on: September 7, 2021].</w:t>
      </w:r>
    </w:p>
    <w:p w14:paraId="77E540A3" w14:textId="4A316AB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Castle, A., and Fleck, J. (2019). "The Risk of Curtailment under the Colorado River Compact." </w:t>
      </w:r>
      <w:hyperlink r:id="rId42" w:history="1">
        <w:r w:rsidRPr="00321950">
          <w:rPr>
            <w:rStyle w:val="Hyperlink"/>
            <w:rFonts w:asciiTheme="majorBidi" w:hAnsiTheme="majorBidi" w:cstheme="majorBidi"/>
            <w:sz w:val="24"/>
          </w:rPr>
          <w:t>http://dx.doi.org/10.2139/ssrn.3483654</w:t>
        </w:r>
      </w:hyperlink>
      <w:r w:rsidRPr="00321950">
        <w:rPr>
          <w:rFonts w:asciiTheme="majorBidi" w:hAnsiTheme="majorBidi" w:cstheme="majorBidi"/>
          <w:sz w:val="24"/>
        </w:rPr>
        <w:t>.</w:t>
      </w:r>
    </w:p>
    <w:p w14:paraId="6919E89E" w14:textId="3193E7DB"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IBWC. (2021). "Minutes between the United States and Mexican Sections of the IBWC." United States Section. </w:t>
      </w:r>
      <w:hyperlink r:id="rId43" w:history="1">
        <w:r w:rsidRPr="00321950">
          <w:rPr>
            <w:rStyle w:val="Hyperlink"/>
            <w:rFonts w:asciiTheme="majorBidi" w:hAnsiTheme="majorBidi" w:cstheme="majorBidi"/>
            <w:sz w:val="24"/>
          </w:rPr>
          <w:t>https://www.ibwc.gov/Treaties_Minutes/Minutes.html</w:t>
        </w:r>
      </w:hyperlink>
      <w:r w:rsidRPr="00321950">
        <w:rPr>
          <w:rFonts w:asciiTheme="majorBidi" w:hAnsiTheme="majorBidi" w:cstheme="majorBidi"/>
          <w:sz w:val="24"/>
        </w:rPr>
        <w:t>. [Accessed on: July 22, 2021].</w:t>
      </w:r>
    </w:p>
    <w:p w14:paraId="233D4F3A" w14:textId="7777777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Kuhn, E., and Fleck, J. (2019). </w:t>
      </w:r>
      <w:r w:rsidRPr="00321950">
        <w:rPr>
          <w:rFonts w:asciiTheme="majorBidi" w:hAnsiTheme="majorBidi" w:cstheme="majorBidi"/>
          <w:i/>
          <w:sz w:val="24"/>
        </w:rPr>
        <w:t>Science Be Dammed: How Ignoring Inconvenient Science Drained the Colorado River</w:t>
      </w:r>
      <w:r w:rsidRPr="00321950">
        <w:rPr>
          <w:rFonts w:asciiTheme="majorBidi" w:hAnsiTheme="majorBidi" w:cstheme="majorBidi"/>
          <w:sz w:val="24"/>
        </w:rPr>
        <w:t>, University of Arizona Press.</w:t>
      </w:r>
    </w:p>
    <w:p w14:paraId="5D729D90" w14:textId="6C4E71D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Meko, D., Bigio, E., and Woodhouse, C. A. (2017). "Colorado River at Lees Ferry, CO River (Updated Skill)." </w:t>
      </w:r>
      <w:r w:rsidRPr="00321950">
        <w:rPr>
          <w:rFonts w:asciiTheme="majorBidi" w:hAnsiTheme="majorBidi" w:cstheme="majorBidi"/>
          <w:i/>
          <w:sz w:val="24"/>
        </w:rPr>
        <w:t>Treeflow</w:t>
      </w:r>
      <w:r w:rsidRPr="00321950">
        <w:rPr>
          <w:rFonts w:asciiTheme="majorBidi" w:hAnsiTheme="majorBidi" w:cstheme="majorBidi"/>
          <w:sz w:val="24"/>
        </w:rPr>
        <w:t xml:space="preserve">. </w:t>
      </w:r>
      <w:hyperlink r:id="rId44" w:anchor="field-ms-calibration-validation" w:history="1">
        <w:r w:rsidRPr="00321950">
          <w:rPr>
            <w:rStyle w:val="Hyperlink"/>
            <w:rFonts w:asciiTheme="majorBidi" w:hAnsiTheme="majorBidi" w:cstheme="majorBidi"/>
            <w:sz w:val="24"/>
          </w:rPr>
          <w:t>https://www.treeflow.info/content/upper-colorado#field-ms-calibration-validation</w:t>
        </w:r>
      </w:hyperlink>
      <w:r w:rsidRPr="00321950">
        <w:rPr>
          <w:rFonts w:asciiTheme="majorBidi" w:hAnsiTheme="majorBidi" w:cstheme="majorBidi"/>
          <w:sz w:val="24"/>
        </w:rPr>
        <w:t>.</w:t>
      </w:r>
    </w:p>
    <w:p w14:paraId="1FE1CB07" w14:textId="0770C3F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Prairie, J. (2020). "Colorado River Basin Natural Flow and Salt Data." U.S. Bureau of Reclamation. </w:t>
      </w:r>
      <w:hyperlink r:id="rId45" w:history="1">
        <w:r w:rsidRPr="00321950">
          <w:rPr>
            <w:rStyle w:val="Hyperlink"/>
            <w:rFonts w:asciiTheme="majorBidi" w:hAnsiTheme="majorBidi" w:cstheme="majorBidi"/>
            <w:sz w:val="24"/>
          </w:rPr>
          <w:t>https://www.usbr.gov/lc/region/g4000/NaturalFlow/current.html</w:t>
        </w:r>
      </w:hyperlink>
      <w:r w:rsidRPr="00321950">
        <w:rPr>
          <w:rFonts w:asciiTheme="majorBidi" w:hAnsiTheme="majorBidi" w:cstheme="majorBidi"/>
          <w:sz w:val="24"/>
        </w:rPr>
        <w:t>.</w:t>
      </w:r>
    </w:p>
    <w:p w14:paraId="1F40B8CA" w14:textId="3BE850E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a). "Adapt Lake Mead releases to inflow to give managers more flexibility to slow reservoir draw down." Utah State University, Logan, Utah. </w:t>
      </w:r>
      <w:hyperlink r:id="rId46" w:history="1">
        <w:r w:rsidRPr="00321950">
          <w:rPr>
            <w:rStyle w:val="Hyperlink"/>
            <w:rFonts w:asciiTheme="majorBidi" w:hAnsiTheme="majorBidi" w:cstheme="majorBidi"/>
            <w:sz w:val="24"/>
          </w:rPr>
          <w:t>https://digitalcommons.usu.edu/water_pubs/170/</w:t>
        </w:r>
      </w:hyperlink>
      <w:r w:rsidRPr="00321950">
        <w:rPr>
          <w:rFonts w:asciiTheme="majorBidi" w:hAnsiTheme="majorBidi" w:cstheme="majorBidi"/>
          <w:sz w:val="24"/>
        </w:rPr>
        <w:t>.</w:t>
      </w:r>
    </w:p>
    <w:p w14:paraId="759B4A12" w14:textId="4DEC6D89"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b). "Colorado River Coding: Grand Canyon Intervening Flow." GrandCanyonInterveningFlow folder. </w:t>
      </w:r>
      <w:hyperlink r:id="rId47"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637C2A75" w14:textId="77D2D3C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c). "Colorado River Coding: Intentionally Created Surplus for Lake Mead: Current Accounts and Next Steps." ICS folder. </w:t>
      </w:r>
      <w:hyperlink r:id="rId48"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72301997" w14:textId="49A82EC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d). "Colorado River Coding: Pilot flex accounting to encourage more water conservation in a combined Lake Powell-Lake Mead system." ModelMusings folder. </w:t>
      </w:r>
      <w:hyperlink r:id="rId49"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12A0894E" w14:textId="7628A59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e). "Invest in Farm Water Conservation to Curtail Buy and Dry." </w:t>
      </w:r>
      <w:r w:rsidRPr="00321950">
        <w:rPr>
          <w:rFonts w:asciiTheme="majorBidi" w:hAnsiTheme="majorBidi" w:cstheme="majorBidi"/>
          <w:i/>
          <w:sz w:val="24"/>
        </w:rPr>
        <w:t>169</w:t>
      </w:r>
      <w:r w:rsidRPr="00321950">
        <w:rPr>
          <w:rFonts w:asciiTheme="majorBidi" w:hAnsiTheme="majorBidi" w:cstheme="majorBidi"/>
          <w:sz w:val="24"/>
        </w:rPr>
        <w:t xml:space="preserve">, Utah State University, Logan, Utah. </w:t>
      </w:r>
      <w:hyperlink r:id="rId50" w:history="1">
        <w:r w:rsidRPr="00321950">
          <w:rPr>
            <w:rStyle w:val="Hyperlink"/>
            <w:rFonts w:asciiTheme="majorBidi" w:hAnsiTheme="majorBidi" w:cstheme="majorBidi"/>
            <w:sz w:val="24"/>
          </w:rPr>
          <w:t>https://digitalcommons.usu.edu/water_pubs/169/</w:t>
        </w:r>
      </w:hyperlink>
      <w:r w:rsidRPr="00321950">
        <w:rPr>
          <w:rFonts w:asciiTheme="majorBidi" w:hAnsiTheme="majorBidi" w:cstheme="majorBidi"/>
          <w:sz w:val="24"/>
        </w:rPr>
        <w:t>.</w:t>
      </w:r>
    </w:p>
    <w:p w14:paraId="60CD47AE" w14:textId="3C049EDD"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1" w:history="1">
        <w:r w:rsidRPr="00321950">
          <w:rPr>
            <w:rStyle w:val="Hyperlink"/>
            <w:rFonts w:asciiTheme="majorBidi" w:hAnsiTheme="majorBidi" w:cstheme="majorBidi"/>
            <w:sz w:val="24"/>
          </w:rPr>
          <w:t>https://qcnr.usu.edu/coloradoriver/files/WhitePaper4.pdf</w:t>
        </w:r>
      </w:hyperlink>
      <w:r w:rsidRPr="00321950">
        <w:rPr>
          <w:rFonts w:asciiTheme="majorBidi" w:hAnsiTheme="majorBidi" w:cstheme="majorBidi"/>
          <w:sz w:val="24"/>
        </w:rPr>
        <w:t>.</w:t>
      </w:r>
    </w:p>
    <w:p w14:paraId="4A3750C3" w14:textId="6F3DD3A2"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Schmidt, J. C., Kraft, M., Tuzlak, D., and Walker, A. (2016). "Fill Mead First: a technical assessment." Utah State University, Logan, Utah. </w:t>
      </w:r>
      <w:hyperlink r:id="rId52" w:history="1">
        <w:r w:rsidRPr="00321950">
          <w:rPr>
            <w:rStyle w:val="Hyperlink"/>
            <w:rFonts w:asciiTheme="majorBidi" w:hAnsiTheme="majorBidi" w:cstheme="majorBidi"/>
            <w:sz w:val="24"/>
          </w:rPr>
          <w:t>https://qcnr.usu.edu/wats/colorado_river_studies/files/documents/Fill_Mead_First_Analysis.pdf</w:t>
        </w:r>
      </w:hyperlink>
      <w:r w:rsidRPr="00321950">
        <w:rPr>
          <w:rFonts w:asciiTheme="majorBidi" w:hAnsiTheme="majorBidi" w:cstheme="majorBidi"/>
          <w:sz w:val="24"/>
        </w:rPr>
        <w:t>.</w:t>
      </w:r>
    </w:p>
    <w:p w14:paraId="48F1DBCC" w14:textId="5403646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Ten Tribes Partnership. (2018). "Colorado River Basin  Ten Tribes Partnership Tribal Water Study." U.S. Department of the Interior, Bureau of Reclamation, Ten Tribes Partnership. </w:t>
      </w:r>
      <w:hyperlink r:id="rId53" w:history="1">
        <w:r w:rsidRPr="00321950">
          <w:rPr>
            <w:rStyle w:val="Hyperlink"/>
            <w:rFonts w:asciiTheme="majorBidi" w:hAnsiTheme="majorBidi" w:cstheme="majorBidi"/>
            <w:sz w:val="24"/>
          </w:rPr>
          <w:t>https://www.usbr.gov/lc/region/programs/crbstudy/tws/finalreport.html</w:t>
        </w:r>
      </w:hyperlink>
      <w:r w:rsidRPr="00321950">
        <w:rPr>
          <w:rFonts w:asciiTheme="majorBidi" w:hAnsiTheme="majorBidi" w:cstheme="majorBidi"/>
          <w:sz w:val="24"/>
        </w:rPr>
        <w:t>.</w:t>
      </w:r>
    </w:p>
    <w:p w14:paraId="59EC5364" w14:textId="4F2681A9"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lastRenderedPageBreak/>
        <w:t xml:space="preserve">USBR. (2007). "Record of Decision: Colorado River Interim Guidelines for Lower Basin Shortages and Coordinated Operations for Lakes Powell and Mead." U.S. Bureau of Reclamation. </w:t>
      </w:r>
      <w:hyperlink r:id="rId54" w:history="1">
        <w:r w:rsidRPr="00321950">
          <w:rPr>
            <w:rStyle w:val="Hyperlink"/>
            <w:rFonts w:asciiTheme="majorBidi" w:hAnsiTheme="majorBidi" w:cstheme="majorBidi"/>
            <w:sz w:val="24"/>
          </w:rPr>
          <w:t>https://www.usbr.gov/lc/region/programs/strategies/RecordofDecision.pdf</w:t>
        </w:r>
      </w:hyperlink>
      <w:r w:rsidRPr="00321950">
        <w:rPr>
          <w:rFonts w:asciiTheme="majorBidi" w:hAnsiTheme="majorBidi" w:cstheme="majorBidi"/>
          <w:sz w:val="24"/>
        </w:rPr>
        <w:t>.</w:t>
      </w:r>
    </w:p>
    <w:p w14:paraId="17481681" w14:textId="31DCDE1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12). "Colorado River Basin Water Supply and Demand Study." U.S. Department of Interior, Bureau of Reclamation, Washington, D.C. </w:t>
      </w:r>
      <w:hyperlink r:id="rId55" w:history="1">
        <w:r w:rsidRPr="00321950">
          <w:rPr>
            <w:rStyle w:val="Hyperlink"/>
            <w:rFonts w:asciiTheme="majorBidi" w:hAnsiTheme="majorBidi" w:cstheme="majorBidi"/>
            <w:sz w:val="24"/>
          </w:rPr>
          <w:t>https://www.usbr.gov/lc/region/programs/crbstudy.html</w:t>
        </w:r>
      </w:hyperlink>
      <w:r w:rsidRPr="00321950">
        <w:rPr>
          <w:rFonts w:asciiTheme="majorBidi" w:hAnsiTheme="majorBidi" w:cstheme="majorBidi"/>
          <w:sz w:val="24"/>
        </w:rPr>
        <w:t>.</w:t>
      </w:r>
    </w:p>
    <w:p w14:paraId="7425939F" w14:textId="4F696A9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19). "Agreement Concerning Colorado River Drought Contingency Management and Operations." U.S. Bureau of Reclamation, Washington, DC. </w:t>
      </w:r>
      <w:hyperlink r:id="rId56" w:history="1">
        <w:r w:rsidRPr="00321950">
          <w:rPr>
            <w:rStyle w:val="Hyperlink"/>
            <w:rFonts w:asciiTheme="majorBidi" w:hAnsiTheme="majorBidi" w:cstheme="majorBidi"/>
            <w:sz w:val="24"/>
          </w:rPr>
          <w:t>https://www.usbr.gov/dcp/finaldocs.html</w:t>
        </w:r>
      </w:hyperlink>
      <w:r w:rsidRPr="00321950">
        <w:rPr>
          <w:rFonts w:asciiTheme="majorBidi" w:hAnsiTheme="majorBidi" w:cstheme="majorBidi"/>
          <w:sz w:val="24"/>
        </w:rPr>
        <w:t>.</w:t>
      </w:r>
    </w:p>
    <w:p w14:paraId="002765F0" w14:textId="0581B71A"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0). "Review of the Colorado River Interim Guidelines for Lower Basin Shortages and Coordinated Operations for Lake Powell and Lake Mead." U.S. Bureau of Reclamation, U.S. Department of Interior. </w:t>
      </w:r>
      <w:hyperlink r:id="rId57" w:history="1">
        <w:r w:rsidRPr="00321950">
          <w:rPr>
            <w:rStyle w:val="Hyperlink"/>
            <w:rFonts w:asciiTheme="majorBidi" w:hAnsiTheme="majorBidi" w:cstheme="majorBidi"/>
            <w:sz w:val="24"/>
          </w:rPr>
          <w:t>https://www.usbr.gov/ColoradoRiverBasin/documents/7.D.Review_FinalReport_12-18-2020.pdf</w:t>
        </w:r>
      </w:hyperlink>
      <w:r w:rsidRPr="00321950">
        <w:rPr>
          <w:rFonts w:asciiTheme="majorBidi" w:hAnsiTheme="majorBidi" w:cstheme="majorBidi"/>
          <w:sz w:val="24"/>
        </w:rPr>
        <w:t>.</w:t>
      </w:r>
    </w:p>
    <w:p w14:paraId="46811362" w14:textId="240C144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a). "21st Century Colorado River: Hydrology and Risk of Lake Mead Reaching Critically Low Elevations." U.S. Bureau of Reclamation. </w:t>
      </w:r>
      <w:hyperlink r:id="rId58" w:history="1">
        <w:r w:rsidRPr="00321950">
          <w:rPr>
            <w:rStyle w:val="Hyperlink"/>
            <w:rFonts w:asciiTheme="majorBidi" w:hAnsiTheme="majorBidi" w:cstheme="majorBidi"/>
            <w:sz w:val="24"/>
          </w:rPr>
          <w:t>https://github.com/dzeke/ColoradoRiverCoding/raw/main/500PlusPlan/MeadRisk-LBActionsWebianr11-5-21.pdf</w:t>
        </w:r>
      </w:hyperlink>
      <w:r w:rsidRPr="00321950">
        <w:rPr>
          <w:rFonts w:asciiTheme="majorBidi" w:hAnsiTheme="majorBidi" w:cstheme="majorBidi"/>
          <w:sz w:val="24"/>
        </w:rPr>
        <w:t>.</w:t>
      </w:r>
    </w:p>
    <w:p w14:paraId="17660ABA" w14:textId="0410CD8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b). "Boulder Canyon Operations Office - Program and Activities: Water Accounting Reports." U.S. Bureau of Reclamation. </w:t>
      </w:r>
      <w:hyperlink r:id="rId59" w:history="1">
        <w:r w:rsidRPr="00321950">
          <w:rPr>
            <w:rStyle w:val="Hyperlink"/>
            <w:rFonts w:asciiTheme="majorBidi" w:hAnsiTheme="majorBidi" w:cstheme="majorBidi"/>
            <w:sz w:val="24"/>
          </w:rPr>
          <w:t>https://www.usbr.gov/lc/region/g4000/wtracct.html</w:t>
        </w:r>
      </w:hyperlink>
      <w:r w:rsidRPr="00321950">
        <w:rPr>
          <w:rFonts w:asciiTheme="majorBidi" w:hAnsiTheme="majorBidi" w:cstheme="majorBidi"/>
          <w:sz w:val="24"/>
        </w:rPr>
        <w:t>.</w:t>
      </w:r>
    </w:p>
    <w:p w14:paraId="4864DAE2" w14:textId="743E50AB"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c). "Glen Canyon Dam, Current Status, Lake Powell Inflow Forecast." U.S. Bureau of Reclamation. </w:t>
      </w:r>
      <w:hyperlink r:id="rId60" w:history="1">
        <w:r w:rsidRPr="00321950">
          <w:rPr>
            <w:rStyle w:val="Hyperlink"/>
            <w:rFonts w:asciiTheme="majorBidi" w:hAnsiTheme="majorBidi" w:cstheme="majorBidi"/>
            <w:sz w:val="24"/>
          </w:rPr>
          <w:t>https://www.usbr.gov/uc/water/crsp/cs/gcd.html</w:t>
        </w:r>
      </w:hyperlink>
      <w:r w:rsidRPr="00321950">
        <w:rPr>
          <w:rFonts w:asciiTheme="majorBidi" w:hAnsiTheme="majorBidi" w:cstheme="majorBidi"/>
          <w:sz w:val="24"/>
        </w:rPr>
        <w:t>.</w:t>
      </w:r>
    </w:p>
    <w:p w14:paraId="5AB9E823" w14:textId="2840C3E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d). "Lake Mead at Hoover Dam, End of Month Elevation." Lower Colorado River Operations, U.S. Buruea of Reclamation. </w:t>
      </w:r>
      <w:hyperlink r:id="rId61" w:history="1">
        <w:r w:rsidRPr="00321950">
          <w:rPr>
            <w:rStyle w:val="Hyperlink"/>
            <w:rFonts w:asciiTheme="majorBidi" w:hAnsiTheme="majorBidi" w:cstheme="majorBidi"/>
            <w:sz w:val="24"/>
          </w:rPr>
          <w:t>https://www.usbr.gov/lc/region/g4000/hourly/mead-elv.html</w:t>
        </w:r>
      </w:hyperlink>
      <w:r w:rsidRPr="00321950">
        <w:rPr>
          <w:rFonts w:asciiTheme="majorBidi" w:hAnsiTheme="majorBidi" w:cstheme="majorBidi"/>
          <w:sz w:val="24"/>
        </w:rPr>
        <w:t>. [Accessed on: October 5, 2021].</w:t>
      </w:r>
    </w:p>
    <w:p w14:paraId="70CEB4A0" w14:textId="4A6F6ED2"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e). "Lake Powell Unregulated Inflow." </w:t>
      </w:r>
      <w:hyperlink r:id="rId62" w:history="1">
        <w:r w:rsidRPr="00321950">
          <w:rPr>
            <w:rStyle w:val="Hyperlink"/>
            <w:rFonts w:asciiTheme="majorBidi" w:hAnsiTheme="majorBidi" w:cstheme="majorBidi"/>
            <w:sz w:val="24"/>
          </w:rPr>
          <w:t>https://www.usbr.gov/uc/water/crsp/studies/images/PowellForecast.png</w:t>
        </w:r>
      </w:hyperlink>
      <w:r w:rsidRPr="00321950">
        <w:rPr>
          <w:rFonts w:asciiTheme="majorBidi" w:hAnsiTheme="majorBidi" w:cstheme="majorBidi"/>
          <w:sz w:val="24"/>
        </w:rPr>
        <w:t>. [Accessed on: September 28, 2021].</w:t>
      </w:r>
    </w:p>
    <w:p w14:paraId="6A1C18FE" w14:textId="4F22E896"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GS. (2016). "Colorado River Basin map." U.S. Geological Survey. </w:t>
      </w:r>
      <w:hyperlink r:id="rId63" w:history="1">
        <w:r w:rsidRPr="00321950">
          <w:rPr>
            <w:rStyle w:val="Hyperlink"/>
            <w:rFonts w:asciiTheme="majorBidi" w:hAnsiTheme="majorBidi" w:cstheme="majorBidi"/>
            <w:sz w:val="24"/>
          </w:rPr>
          <w:t>https://www.usgs.gov/media/images/colorado-river-basin-map</w:t>
        </w:r>
      </w:hyperlink>
      <w:r w:rsidRPr="00321950">
        <w:rPr>
          <w:rFonts w:asciiTheme="majorBidi" w:hAnsiTheme="majorBidi" w:cstheme="majorBidi"/>
          <w:sz w:val="24"/>
        </w:rPr>
        <w:t>.</w:t>
      </w:r>
    </w:p>
    <w:p w14:paraId="7DBC76BC" w14:textId="4520F4EF"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4" w:history="1">
        <w:r w:rsidRPr="00321950">
          <w:rPr>
            <w:rStyle w:val="Hyperlink"/>
            <w:rFonts w:asciiTheme="majorBidi" w:hAnsiTheme="majorBidi" w:cstheme="majorBidi"/>
            <w:sz w:val="24"/>
          </w:rPr>
          <w:t>https://qcnr.usu.edu/coloradoriver/files/WhitePaper_6.pdf</w:t>
        </w:r>
      </w:hyperlink>
      <w:r w:rsidRPr="00321950">
        <w:rPr>
          <w:rFonts w:asciiTheme="majorBidi" w:hAnsiTheme="majorBidi" w:cstheme="majorBidi"/>
          <w:sz w:val="24"/>
        </w:rPr>
        <w:t>.</w:t>
      </w:r>
    </w:p>
    <w:p w14:paraId="748FBF56" w14:textId="4BF818B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Wheeler, K. G., Schmidt, J. C., and Rosenberg, D. E. (2019). "Water Resource Modelling of the Colorado River – Present and Future Strategies." Center for Colorado River Studies, Utah State University, Logan, Utah. </w:t>
      </w:r>
      <w:hyperlink r:id="rId65" w:history="1">
        <w:r w:rsidRPr="00321950">
          <w:rPr>
            <w:rStyle w:val="Hyperlink"/>
            <w:rFonts w:asciiTheme="majorBidi" w:hAnsiTheme="majorBidi" w:cstheme="majorBidi"/>
            <w:sz w:val="24"/>
          </w:rPr>
          <w:t>https://qcnr.usu.edu/coloradoriver/files/WhitePaper2.pdf</w:t>
        </w:r>
      </w:hyperlink>
      <w:r w:rsidRPr="00321950">
        <w:rPr>
          <w:rFonts w:asciiTheme="majorBidi" w:hAnsiTheme="majorBidi" w:cstheme="majorBidi"/>
          <w:sz w:val="24"/>
        </w:rPr>
        <w:t>.</w:t>
      </w:r>
    </w:p>
    <w:p w14:paraId="4878F431" w14:textId="3D49887B" w:rsidR="00321950" w:rsidRPr="00321950" w:rsidRDefault="00321950" w:rsidP="00321950">
      <w:pPr>
        <w:pStyle w:val="EndNoteBibliography"/>
        <w:ind w:left="360" w:hanging="360"/>
        <w:rPr>
          <w:rFonts w:asciiTheme="majorBidi" w:hAnsiTheme="majorBidi" w:cstheme="majorBidi"/>
          <w:sz w:val="24"/>
        </w:rPr>
      </w:pPr>
      <w:r w:rsidRPr="00321950">
        <w:rPr>
          <w:rFonts w:asciiTheme="majorBidi" w:hAnsiTheme="majorBidi" w:cstheme="majorBidi"/>
          <w:sz w:val="24"/>
        </w:rPr>
        <w:t xml:space="preserve">Zagona, E. A., Fulp, T. J., Shane, R., Magee, T., and Goranflo, H. M. (2001). "Riverware: A Generalized Tool for Complex Reservoir System Modeling." </w:t>
      </w:r>
      <w:r w:rsidRPr="00321950">
        <w:rPr>
          <w:rFonts w:asciiTheme="majorBidi" w:hAnsiTheme="majorBidi" w:cstheme="majorBidi"/>
          <w:i/>
          <w:sz w:val="24"/>
        </w:rPr>
        <w:t>JAWRA Journal of the American Water Resources Association</w:t>
      </w:r>
      <w:r w:rsidRPr="00321950">
        <w:rPr>
          <w:rFonts w:asciiTheme="majorBidi" w:hAnsiTheme="majorBidi" w:cstheme="majorBidi"/>
          <w:sz w:val="24"/>
        </w:rPr>
        <w:t xml:space="preserve">, 37(4), 913-929. </w:t>
      </w:r>
      <w:hyperlink r:id="rId66" w:history="1">
        <w:r w:rsidRPr="00321950">
          <w:rPr>
            <w:rStyle w:val="Hyperlink"/>
            <w:rFonts w:asciiTheme="majorBidi" w:hAnsiTheme="majorBidi" w:cstheme="majorBidi"/>
            <w:sz w:val="24"/>
          </w:rPr>
          <w:t>https://onlinelibrary.wiley.com/doi/abs/10.1111/j.1752-1688.2001.tb05522.x</w:t>
        </w:r>
      </w:hyperlink>
      <w:r w:rsidRPr="00321950">
        <w:rPr>
          <w:rFonts w:asciiTheme="majorBidi" w:hAnsiTheme="majorBidi" w:cstheme="majorBidi"/>
          <w:sz w:val="24"/>
        </w:rPr>
        <w:t>.</w:t>
      </w:r>
    </w:p>
    <w:p w14:paraId="1CB33AC9" w14:textId="721FC943" w:rsidR="0028676C" w:rsidRPr="0028676C" w:rsidRDefault="00FF5602" w:rsidP="00321950">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7"/>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21084" w14:textId="77777777" w:rsidR="003042F5" w:rsidRDefault="003042F5" w:rsidP="00305979">
      <w:r>
        <w:separator/>
      </w:r>
    </w:p>
  </w:endnote>
  <w:endnote w:type="continuationSeparator" w:id="0">
    <w:p w14:paraId="49284E80" w14:textId="77777777" w:rsidR="003042F5" w:rsidRDefault="003042F5"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A869B4" w:rsidRDefault="00A869B4">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A869B4" w:rsidRDefault="00A869B4"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489E18" w14:textId="77777777" w:rsidR="003042F5" w:rsidRDefault="003042F5" w:rsidP="00305979">
      <w:r>
        <w:separator/>
      </w:r>
    </w:p>
  </w:footnote>
  <w:footnote w:type="continuationSeparator" w:id="0">
    <w:p w14:paraId="333DE33F" w14:textId="77777777" w:rsidR="003042F5" w:rsidRDefault="003042F5"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A869B4" w:rsidRDefault="00A869B4"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record-ids&gt;&lt;/item&gt;&lt;/Libraries&gt;"/>
  </w:docVars>
  <w:rsids>
    <w:rsidRoot w:val="008C1CDE"/>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27AE"/>
    <w:rsid w:val="007F3B66"/>
    <w:rsid w:val="00805CFC"/>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dx.doi.org/10.2139/ssrn.3483654" TargetMode="External"/><Relationship Id="rId47" Type="http://schemas.openxmlformats.org/officeDocument/2006/relationships/hyperlink" Target="https://doi.org/10.5281/zenodo.5522835" TargetMode="External"/><Relationship Id="rId63" Type="http://schemas.openxmlformats.org/officeDocument/2006/relationships/hyperlink" Target="https://www.usgs.gov/media/images/colorado-river-basin-map"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region/g1000/lawofrvr.html" TargetMode="External"/><Relationship Id="rId40" Type="http://schemas.openxmlformats.org/officeDocument/2006/relationships/hyperlink" Target="https://www.usbr.gov/lc/region/pao/pdfiles/crcompct.pdf" TargetMode="External"/><Relationship Id="rId45" Type="http://schemas.openxmlformats.org/officeDocument/2006/relationships/hyperlink" Target="https://www.usbr.gov/lc/region/g4000/NaturalFlow/current.html" TargetMode="External"/><Relationship Id="rId53" Type="http://schemas.openxmlformats.org/officeDocument/2006/relationships/hyperlink" Target="https://www.usbr.gov/lc/region/programs/crbstudy/tws/finalreport.html" TargetMode="External"/><Relationship Id="rId58" Type="http://schemas.openxmlformats.org/officeDocument/2006/relationships/hyperlink" Target="https://github.com/dzeke/ColoradoRiverCoding/raw/main/500PlusPlan/MeadRisk-LBActionsWebianr11-5-21.pdf" TargetMode="External"/><Relationship Id="rId66" Type="http://schemas.openxmlformats.org/officeDocument/2006/relationships/hyperlink" Target="https://onlinelibrary.wiley.com/doi/abs/10.1111/j.1752-1688.2001.tb05522.x"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github.com/dzeke/ColoradoRiverCoding/tree/main/ModelMusings" TargetMode="External"/><Relationship Id="rId43" Type="http://schemas.openxmlformats.org/officeDocument/2006/relationships/hyperlink" Target="https://www.ibwc.gov/Treaties_Minutes/Minutes.html" TargetMode="External"/><Relationship Id="rId48" Type="http://schemas.openxmlformats.org/officeDocument/2006/relationships/hyperlink" Target="https://doi.org/10.5281/zenodo.5522835" TargetMode="External"/><Relationship Id="rId56" Type="http://schemas.openxmlformats.org/officeDocument/2006/relationships/hyperlink" Target="https://www.usbr.gov/dcp/finaldocs.html" TargetMode="External"/><Relationship Id="rId64" Type="http://schemas.openxmlformats.org/officeDocument/2006/relationships/hyperlink" Target="https://qcnr.usu.edu/coloradoriver/files/WhitePaper_6.pdf" TargetMode="External"/><Relationship Id="rId69"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qcnr.usu.edu/coloradoriver/files/WhitePaper4.pdf"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programs/strategies/RecordofDecision.pdf" TargetMode="External"/><Relationship Id="rId46" Type="http://schemas.openxmlformats.org/officeDocument/2006/relationships/hyperlink" Target="https://digitalcommons.usu.edu/water_pubs/170/" TargetMode="External"/><Relationship Id="rId59" Type="http://schemas.openxmlformats.org/officeDocument/2006/relationships/hyperlink" Target="https://www.usbr.gov/lc/region/g4000/wtracct.html" TargetMode="External"/><Relationship Id="rId67"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hyperlink" Target="https://www.usbr.gov/lc/region/g1000/pdfiles/ucbsnact.pdf" TargetMode="External"/><Relationship Id="rId54" Type="http://schemas.openxmlformats.org/officeDocument/2006/relationships/hyperlink" Target="https://www.usbr.gov/lc/region/programs/strategies/RecordofDecision.pdf" TargetMode="External"/><Relationship Id="rId62" Type="http://schemas.openxmlformats.org/officeDocument/2006/relationships/hyperlink" Target="https://www.usbr.gov/uc/water/crsp/studies/images/PowellForecast.png"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www.usbr.gov/lc/images/maps/CRBSmap.jpg" TargetMode="External"/><Relationship Id="rId49" Type="http://schemas.openxmlformats.org/officeDocument/2006/relationships/hyperlink" Target="https://doi.org/10.5281/zenodo.5522835" TargetMode="External"/><Relationship Id="rId57" Type="http://schemas.openxmlformats.org/officeDocument/2006/relationships/hyperlink" Target="https://www.usbr.gov/ColoradoRiverBasin/documents/7.D.Review_FinalReport_12-18-2020.pdf"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s://www.treeflow.info/content/upper-colorado" TargetMode="External"/><Relationship Id="rId52" Type="http://schemas.openxmlformats.org/officeDocument/2006/relationships/hyperlink" Target="https://qcnr.usu.edu/wats/colorado_river_studies/files/documents/Fill_Mead_First_Analysis.pdf" TargetMode="External"/><Relationship Id="rId60" Type="http://schemas.openxmlformats.org/officeDocument/2006/relationships/hyperlink" Target="https://www.usbr.gov/uc/water/crsp/cs/gcd.html" TargetMode="External"/><Relationship Id="rId65" Type="http://schemas.openxmlformats.org/officeDocument/2006/relationships/hyperlink" Target="https://qcnr.usu.edu/coloradoriver/files/WhitePaper2.pdf"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ibwc.gov/Treaties_Minutes/Minutes.html" TargetMode="External"/><Relationship Id="rId34" Type="http://schemas.openxmlformats.org/officeDocument/2006/relationships/image" Target="media/image24.png"/><Relationship Id="rId50" Type="http://schemas.openxmlformats.org/officeDocument/2006/relationships/hyperlink" Target="https://digitalcommons.usu.edu/water_pubs/169/" TargetMode="External"/><Relationship Id="rId55" Type="http://schemas.openxmlformats.org/officeDocument/2006/relationships/hyperlink" Target="https://www.usbr.gov/lc/region/programs/crbstud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22914A-436B-4501-9D38-4F3EEC57F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35</Pages>
  <Words>13106</Words>
  <Characters>74707</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5</cp:revision>
  <dcterms:created xsi:type="dcterms:W3CDTF">2021-11-05T17:34:00Z</dcterms:created>
  <dcterms:modified xsi:type="dcterms:W3CDTF">2022-04-06T03:03:00Z</dcterms:modified>
</cp:coreProperties>
</file>